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D398098" w14:textId="0F412067" w:rsidR="002726AC" w:rsidRDefault="00415625" w:rsidP="002726AC">
      <w:pPr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 xml:space="preserve">Inequities in </w:t>
      </w:r>
      <w:r w:rsidR="002726AC">
        <w:rPr>
          <w:rFonts w:ascii="Times New Roman" w:hAnsi="Times New Roman" w:cs="Times New Roman"/>
          <w:b/>
          <w:bCs/>
        </w:rPr>
        <w:t>Household Labour Measure</w:t>
      </w:r>
    </w:p>
    <w:p w14:paraId="62070D46" w14:textId="2DFDA635" w:rsidR="002726AC" w:rsidRDefault="002726AC" w:rsidP="002726AC">
      <w:pPr>
        <w:jc w:val="center"/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 xml:space="preserve">van Anders Lab — </w:t>
      </w:r>
      <w:r w:rsidR="00415625">
        <w:rPr>
          <w:rFonts w:ascii="Times New Roman" w:hAnsi="Times New Roman" w:cs="Times New Roman"/>
          <w:i/>
          <w:iCs/>
        </w:rPr>
        <w:t>10.02.25</w:t>
      </w:r>
    </w:p>
    <w:p w14:paraId="43953043" w14:textId="77777777" w:rsidR="002726AC" w:rsidRDefault="002726AC" w:rsidP="002726AC">
      <w:pPr>
        <w:jc w:val="center"/>
        <w:rPr>
          <w:rFonts w:ascii="Times New Roman" w:hAnsi="Times New Roman" w:cs="Times New Roman"/>
          <w:i/>
          <w:iCs/>
        </w:rPr>
      </w:pPr>
    </w:p>
    <w:p w14:paraId="4D696184" w14:textId="77777777" w:rsidR="002726AC" w:rsidRDefault="002726AC" w:rsidP="002726AC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>
        <w:rPr>
          <w:rFonts w:ascii="Times New Roman" w:hAnsi="Times New Roman" w:cs="Times New Roman"/>
        </w:rPr>
        <w:t xml:space="preserve">Harris, E. A., Gormezano, A. M., &amp; van Anders, S. M. (2022). Gender inequities in household labor predict lower sexual desire in women partnered with men. </w:t>
      </w:r>
      <w:r>
        <w:rPr>
          <w:rFonts w:ascii="Times New Roman" w:hAnsi="Times New Roman" w:cs="Times New Roman"/>
          <w:i/>
          <w:iCs/>
        </w:rPr>
        <w:t>Archives of Sexual Behavior</w:t>
      </w:r>
      <w:r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  <w:i/>
          <w:iCs/>
        </w:rPr>
        <w:t>51</w:t>
      </w:r>
      <w:r>
        <w:rPr>
          <w:rFonts w:ascii="Times New Roman" w:hAnsi="Times New Roman" w:cs="Times New Roman"/>
        </w:rPr>
        <w:t>, 3847–3870. https://doi.org/10.1007/s10508-022-02397-2</w:t>
      </w:r>
    </w:p>
    <w:p w14:paraId="2E061E86" w14:textId="0753DE61" w:rsidR="002726AC" w:rsidRDefault="002726AC" w:rsidP="002726AC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fldChar w:fldCharType="end"/>
      </w:r>
    </w:p>
    <w:p w14:paraId="10489661" w14:textId="23A93940" w:rsidR="002726AC" w:rsidRDefault="002726AC" w:rsidP="002726AC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Household Labour</w:t>
      </w:r>
    </w:p>
    <w:p w14:paraId="4BBDCCD9" w14:textId="77777777" w:rsidR="002726AC" w:rsidRDefault="002726AC" w:rsidP="002726A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articipants state how often they complete tasks relevant to their partner on the following scale: 1 = my partner always does this, 2 = my partner mostly does this, 3 = my partner and I share this task equally, 4 = I mostly do this, 5 = I always do this, 6 = someone else does this task, 7 = not applicable/not relevant.</w:t>
      </w:r>
    </w:p>
    <w:p w14:paraId="4B6870DB" w14:textId="77777777" w:rsidR="002726AC" w:rsidRDefault="002726AC" w:rsidP="002726AC">
      <w:pPr>
        <w:rPr>
          <w:rFonts w:ascii="Times New Roman" w:hAnsi="Times New Roman" w:cs="Times New Roman"/>
        </w:rPr>
      </w:pPr>
    </w:p>
    <w:p w14:paraId="00BE5B1A" w14:textId="77777777" w:rsidR="002726AC" w:rsidRDefault="002726AC" w:rsidP="002726A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nance</w:t>
      </w:r>
    </w:p>
    <w:p w14:paraId="21B9AA3F" w14:textId="77777777" w:rsidR="002726AC" w:rsidRDefault="002726AC" w:rsidP="002726AC">
      <w:pPr>
        <w:pStyle w:val="ListParagraph"/>
        <w:numPr>
          <w:ilvl w:val="1"/>
          <w:numId w:val="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Paying household bills</w:t>
      </w:r>
    </w:p>
    <w:p w14:paraId="6AC4F665" w14:textId="77777777" w:rsidR="002726AC" w:rsidRDefault="002726AC" w:rsidP="002726AC">
      <w:pPr>
        <w:pStyle w:val="ListParagraph"/>
        <w:numPr>
          <w:ilvl w:val="1"/>
          <w:numId w:val="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Setting up and managing bank accounts (e.g., joint accounts)</w:t>
      </w:r>
    </w:p>
    <w:p w14:paraId="212D7F49" w14:textId="77777777" w:rsidR="002726AC" w:rsidRDefault="002726AC" w:rsidP="002726AC">
      <w:pPr>
        <w:pStyle w:val="ListParagraph"/>
        <w:numPr>
          <w:ilvl w:val="1"/>
          <w:numId w:val="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Making budgeting decisions (i.e., deciding proportions of money to be spent on groceries/clothing/phone plans, etc.)</w:t>
      </w:r>
    </w:p>
    <w:p w14:paraId="6978D5AE" w14:textId="77777777" w:rsidR="002726AC" w:rsidRDefault="002726AC" w:rsidP="002726AC">
      <w:pPr>
        <w:pStyle w:val="ListParagraph"/>
        <w:numPr>
          <w:ilvl w:val="1"/>
          <w:numId w:val="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Creating a budget</w:t>
      </w:r>
    </w:p>
    <w:p w14:paraId="5BAA5CF6" w14:textId="77777777" w:rsidR="002726AC" w:rsidRDefault="002726AC" w:rsidP="002726AC">
      <w:pPr>
        <w:pStyle w:val="ListParagraph"/>
        <w:numPr>
          <w:ilvl w:val="1"/>
          <w:numId w:val="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Tracking spending</w:t>
      </w:r>
    </w:p>
    <w:p w14:paraId="31BD20A9" w14:textId="77777777" w:rsidR="002726AC" w:rsidRDefault="002726AC" w:rsidP="002726AC">
      <w:pPr>
        <w:pStyle w:val="ListParagraph"/>
        <w:numPr>
          <w:ilvl w:val="1"/>
          <w:numId w:val="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Initiating discussions about finances</w:t>
      </w:r>
    </w:p>
    <w:p w14:paraId="3F9ABE53" w14:textId="77777777" w:rsidR="002726AC" w:rsidRDefault="002726AC" w:rsidP="002726AC">
      <w:pPr>
        <w:rPr>
          <w:rFonts w:ascii="Times New Roman" w:hAnsi="Times New Roman" w:cs="Times New Roman"/>
        </w:rPr>
      </w:pPr>
    </w:p>
    <w:p w14:paraId="2E844235" w14:textId="77777777" w:rsidR="002726AC" w:rsidRDefault="002726AC" w:rsidP="002726A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ocial planning</w:t>
      </w:r>
    </w:p>
    <w:p w14:paraId="22ECACBE" w14:textId="77777777" w:rsidR="002726AC" w:rsidRDefault="002726AC" w:rsidP="002726AC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Planning social events with friends/family</w:t>
      </w:r>
    </w:p>
    <w:p w14:paraId="6CABC56B" w14:textId="77777777" w:rsidR="002726AC" w:rsidRDefault="002726AC" w:rsidP="002726AC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Organizing celebrations and holiday gatherings (e.g., birthday parties, Thanksgiving dinners)</w:t>
      </w:r>
    </w:p>
    <w:p w14:paraId="14C19641" w14:textId="77777777" w:rsidR="002726AC" w:rsidRDefault="002726AC" w:rsidP="002726AC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Planning date nights</w:t>
      </w:r>
    </w:p>
    <w:p w14:paraId="61AE032B" w14:textId="77777777" w:rsidR="002726AC" w:rsidRDefault="002726AC" w:rsidP="002726AC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Booking restaurants/movie tickets/event tickets</w:t>
      </w:r>
    </w:p>
    <w:p w14:paraId="6BBC745E" w14:textId="77777777" w:rsidR="002726AC" w:rsidRDefault="002726AC" w:rsidP="002726AC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Organizing travel to visit family/friends</w:t>
      </w:r>
    </w:p>
    <w:p w14:paraId="37C91BA2" w14:textId="77777777" w:rsidR="002726AC" w:rsidRDefault="002726AC" w:rsidP="002726AC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Planning vacations</w:t>
      </w:r>
    </w:p>
    <w:p w14:paraId="3935D577" w14:textId="77777777" w:rsidR="002726AC" w:rsidRDefault="002726AC" w:rsidP="002726AC">
      <w:pPr>
        <w:rPr>
          <w:rFonts w:ascii="Times New Roman" w:hAnsi="Times New Roman" w:cs="Times New Roman"/>
        </w:rPr>
      </w:pPr>
    </w:p>
    <w:p w14:paraId="614B183C" w14:textId="77777777" w:rsidR="002726AC" w:rsidRDefault="002726AC" w:rsidP="002726A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leaning</w:t>
      </w:r>
    </w:p>
    <w:p w14:paraId="18EDA61E" w14:textId="77777777" w:rsidR="002726AC" w:rsidRDefault="002726AC" w:rsidP="002726AC">
      <w:pPr>
        <w:pStyle w:val="ListParagraph"/>
        <w:numPr>
          <w:ilvl w:val="1"/>
          <w:numId w:val="4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Wiping surfaces (e.g., countertops and tables)</w:t>
      </w:r>
    </w:p>
    <w:p w14:paraId="700A8B16" w14:textId="77777777" w:rsidR="002726AC" w:rsidRDefault="002726AC" w:rsidP="002726AC">
      <w:pPr>
        <w:pStyle w:val="ListParagraph"/>
        <w:numPr>
          <w:ilvl w:val="1"/>
          <w:numId w:val="4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Dusting</w:t>
      </w:r>
    </w:p>
    <w:p w14:paraId="5F86C20D" w14:textId="77777777" w:rsidR="002726AC" w:rsidRDefault="002726AC" w:rsidP="002726AC">
      <w:pPr>
        <w:pStyle w:val="ListParagraph"/>
        <w:numPr>
          <w:ilvl w:val="1"/>
          <w:numId w:val="4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Vacuuming floors</w:t>
      </w:r>
    </w:p>
    <w:p w14:paraId="4FCF5EB0" w14:textId="77777777" w:rsidR="002726AC" w:rsidRDefault="002726AC" w:rsidP="002726AC">
      <w:pPr>
        <w:pStyle w:val="ListParagraph"/>
        <w:numPr>
          <w:ilvl w:val="1"/>
          <w:numId w:val="4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Mopping floors</w:t>
      </w:r>
    </w:p>
    <w:p w14:paraId="61706A57" w14:textId="77777777" w:rsidR="002726AC" w:rsidRDefault="002726AC" w:rsidP="002726AC">
      <w:pPr>
        <w:pStyle w:val="ListParagraph"/>
        <w:numPr>
          <w:ilvl w:val="1"/>
          <w:numId w:val="4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Tidying/organizing objects in the house</w:t>
      </w:r>
    </w:p>
    <w:p w14:paraId="30AC74BB" w14:textId="77777777" w:rsidR="002726AC" w:rsidRDefault="002726AC" w:rsidP="002726AC">
      <w:pPr>
        <w:pStyle w:val="ListParagraph"/>
        <w:numPr>
          <w:ilvl w:val="1"/>
          <w:numId w:val="4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Cleaning the bathrooms</w:t>
      </w:r>
    </w:p>
    <w:p w14:paraId="6306FDB4" w14:textId="77777777" w:rsidR="002726AC" w:rsidRDefault="002726AC" w:rsidP="002726AC">
      <w:pPr>
        <w:pStyle w:val="ListParagraph"/>
        <w:numPr>
          <w:ilvl w:val="1"/>
          <w:numId w:val="4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Making the bed for you and your partner</w:t>
      </w:r>
    </w:p>
    <w:p w14:paraId="1E3FBF14" w14:textId="77777777" w:rsidR="002726AC" w:rsidRDefault="002726AC" w:rsidP="002726AC">
      <w:pPr>
        <w:pStyle w:val="ListParagraph"/>
        <w:numPr>
          <w:ilvl w:val="1"/>
          <w:numId w:val="4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Making your child/ren’s beds</w:t>
      </w:r>
    </w:p>
    <w:p w14:paraId="0E923032" w14:textId="77777777" w:rsidR="002726AC" w:rsidRDefault="002726AC" w:rsidP="002726AC">
      <w:pPr>
        <w:pStyle w:val="ListParagraph"/>
        <w:numPr>
          <w:ilvl w:val="1"/>
          <w:numId w:val="4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Changing the bed sheets for you and your partner</w:t>
      </w:r>
    </w:p>
    <w:p w14:paraId="194F9E0C" w14:textId="77777777" w:rsidR="002726AC" w:rsidRDefault="002726AC" w:rsidP="002726AC">
      <w:pPr>
        <w:pStyle w:val="ListParagraph"/>
        <w:numPr>
          <w:ilvl w:val="1"/>
          <w:numId w:val="4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Changing the bed sheets for your child/ren</w:t>
      </w:r>
    </w:p>
    <w:p w14:paraId="1E6EE876" w14:textId="77777777" w:rsidR="002726AC" w:rsidRDefault="002726AC" w:rsidP="002726AC">
      <w:pPr>
        <w:rPr>
          <w:rFonts w:ascii="Times New Roman" w:hAnsi="Times New Roman" w:cs="Times New Roman"/>
        </w:rPr>
      </w:pPr>
    </w:p>
    <w:p w14:paraId="1FD8AFE4" w14:textId="77777777" w:rsidR="002726AC" w:rsidRDefault="002726AC" w:rsidP="002726A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lothes</w:t>
      </w:r>
    </w:p>
    <w:p w14:paraId="56E07A12" w14:textId="77777777" w:rsidR="002726AC" w:rsidRDefault="002726AC" w:rsidP="002726AC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Noticing when laundry needs to be done</w:t>
      </w:r>
    </w:p>
    <w:p w14:paraId="7CB7DFE0" w14:textId="77777777" w:rsidR="002726AC" w:rsidRDefault="002726AC" w:rsidP="002726AC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lastRenderedPageBreak/>
        <w:t>Washing and drying clothes</w:t>
      </w:r>
    </w:p>
    <w:p w14:paraId="35147E53" w14:textId="77777777" w:rsidR="002726AC" w:rsidRDefault="002726AC" w:rsidP="002726AC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Folding and putting away clothes</w:t>
      </w:r>
    </w:p>
    <w:p w14:paraId="6E3F09FF" w14:textId="77777777" w:rsidR="002726AC" w:rsidRDefault="002726AC" w:rsidP="002726AC">
      <w:pPr>
        <w:rPr>
          <w:rFonts w:ascii="Times New Roman" w:hAnsi="Times New Roman" w:cs="Times New Roman"/>
        </w:rPr>
      </w:pPr>
    </w:p>
    <w:p w14:paraId="036F5F4C" w14:textId="77777777" w:rsidR="002726AC" w:rsidRDefault="002726AC" w:rsidP="002726A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utdoor maintenance</w:t>
      </w:r>
    </w:p>
    <w:p w14:paraId="62A78A33" w14:textId="77777777" w:rsidR="002726AC" w:rsidRDefault="002726AC" w:rsidP="002726AC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Mowing the lawn</w:t>
      </w:r>
    </w:p>
    <w:p w14:paraId="506DAB15" w14:textId="77777777" w:rsidR="002726AC" w:rsidRDefault="002726AC" w:rsidP="002726AC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Seasonal maintenance (e.g., raking leaves, shoveling snow)</w:t>
      </w:r>
    </w:p>
    <w:p w14:paraId="1A491554" w14:textId="77777777" w:rsidR="002726AC" w:rsidRDefault="002726AC" w:rsidP="002726AC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Tree/bush trimming</w:t>
      </w:r>
    </w:p>
    <w:p w14:paraId="00C4030C" w14:textId="77777777" w:rsidR="002726AC" w:rsidRDefault="002726AC" w:rsidP="002726AC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Watering plants</w:t>
      </w:r>
    </w:p>
    <w:p w14:paraId="7AB59A6E" w14:textId="77777777" w:rsidR="002726AC" w:rsidRDefault="002726AC" w:rsidP="002726AC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Planting</w:t>
      </w:r>
    </w:p>
    <w:p w14:paraId="23F25B36" w14:textId="77777777" w:rsidR="002726AC" w:rsidRDefault="002726AC" w:rsidP="002726AC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Weeding</w:t>
      </w:r>
    </w:p>
    <w:p w14:paraId="23A1DF31" w14:textId="77777777" w:rsidR="002726AC" w:rsidRDefault="002726AC" w:rsidP="002726AC">
      <w:pPr>
        <w:rPr>
          <w:rFonts w:ascii="Times New Roman" w:hAnsi="Times New Roman" w:cs="Times New Roman"/>
        </w:rPr>
      </w:pPr>
    </w:p>
    <w:p w14:paraId="13FC1399" w14:textId="77777777" w:rsidR="002726AC" w:rsidRDefault="002726AC" w:rsidP="002726A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ood</w:t>
      </w:r>
    </w:p>
    <w:p w14:paraId="4888A248" w14:textId="77777777" w:rsidR="002726AC" w:rsidRDefault="002726AC" w:rsidP="002726AC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Meal planning</w:t>
      </w:r>
    </w:p>
    <w:p w14:paraId="3CC68BDC" w14:textId="77777777" w:rsidR="002726AC" w:rsidRDefault="002726AC" w:rsidP="002726AC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Cooking dinner</w:t>
      </w:r>
    </w:p>
    <w:p w14:paraId="27F03963" w14:textId="77777777" w:rsidR="002726AC" w:rsidRDefault="002726AC" w:rsidP="002726AC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Preparing breakfast</w:t>
      </w:r>
    </w:p>
    <w:p w14:paraId="45D642DC" w14:textId="77777777" w:rsidR="002726AC" w:rsidRDefault="002726AC" w:rsidP="002726AC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Preparing lunch</w:t>
      </w:r>
    </w:p>
    <w:p w14:paraId="47CFDF18" w14:textId="77777777" w:rsidR="002726AC" w:rsidRDefault="002726AC" w:rsidP="002726AC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Preparing snacks</w:t>
      </w:r>
    </w:p>
    <w:p w14:paraId="0CAE6826" w14:textId="77777777" w:rsidR="002726AC" w:rsidRDefault="002726AC" w:rsidP="002726AC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Organizing food to bring to social events</w:t>
      </w:r>
    </w:p>
    <w:p w14:paraId="19DE37C6" w14:textId="77777777" w:rsidR="002726AC" w:rsidRDefault="002726AC" w:rsidP="002726AC">
      <w:pPr>
        <w:rPr>
          <w:rFonts w:ascii="Times New Roman" w:hAnsi="Times New Roman" w:cs="Times New Roman"/>
        </w:rPr>
      </w:pPr>
    </w:p>
    <w:p w14:paraId="7D0E62B8" w14:textId="77777777" w:rsidR="002726AC" w:rsidRDefault="002726AC" w:rsidP="002726AC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</w:rPr>
        <w:t>Childcare</w:t>
      </w:r>
    </w:p>
    <w:p w14:paraId="2BEE2B19" w14:textId="77777777" w:rsidR="002726AC" w:rsidRDefault="002726AC" w:rsidP="002726AC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Listening to/providing counsel for your child/ren’s problems from school and/or social contexts</w:t>
      </w:r>
    </w:p>
    <w:p w14:paraId="6AF83A77" w14:textId="77777777" w:rsidR="002726AC" w:rsidRDefault="002726AC" w:rsidP="002726AC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Encouraging and praising your child/ren</w:t>
      </w:r>
    </w:p>
    <w:p w14:paraId="4FE7E602" w14:textId="77777777" w:rsidR="002726AC" w:rsidRDefault="002726AC" w:rsidP="002726AC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Teaching/helping your child/ren with homework</w:t>
      </w:r>
    </w:p>
    <w:p w14:paraId="0E6FC175" w14:textId="77777777" w:rsidR="002726AC" w:rsidRDefault="002726AC" w:rsidP="002726AC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Teaching life skills (e.g., tying shoelaces) and monitoring progress</w:t>
      </w:r>
    </w:p>
    <w:p w14:paraId="705D5A1A" w14:textId="77777777" w:rsidR="002726AC" w:rsidRDefault="002726AC" w:rsidP="002726AC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Playing with/entertaining your child/ren</w:t>
      </w:r>
    </w:p>
    <w:p w14:paraId="485684EA" w14:textId="77777777" w:rsidR="002726AC" w:rsidRDefault="002726AC" w:rsidP="002726AC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Breaking up fights between your child/ren</w:t>
      </w:r>
    </w:p>
    <w:p w14:paraId="3A35ED62" w14:textId="77777777" w:rsidR="002726AC" w:rsidRDefault="002726AC" w:rsidP="002726AC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Comforting your child/ren</w:t>
      </w:r>
    </w:p>
    <w:p w14:paraId="41E0A36A" w14:textId="77777777" w:rsidR="002726AC" w:rsidRDefault="002726AC" w:rsidP="002726AC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Reassuring your child/ren when concerned/anxious</w:t>
      </w:r>
    </w:p>
    <w:p w14:paraId="61E9F90A" w14:textId="77777777" w:rsidR="002726AC" w:rsidRDefault="002726AC" w:rsidP="002726AC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Listening/talking to your child/ren about everyday life</w:t>
      </w:r>
    </w:p>
    <w:p w14:paraId="6803E52C" w14:textId="77777777" w:rsidR="002726AC" w:rsidRDefault="002726AC" w:rsidP="002726AC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Transporting your child/ren to activities</w:t>
      </w:r>
    </w:p>
    <w:p w14:paraId="787BC271" w14:textId="77777777" w:rsidR="002726AC" w:rsidRDefault="002726AC" w:rsidP="002726AC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Transporting your child/ren to doctor’s appointments</w:t>
      </w:r>
    </w:p>
    <w:p w14:paraId="3EDF53C0" w14:textId="77777777" w:rsidR="002726AC" w:rsidRDefault="002726AC" w:rsidP="002726AC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Setting up child/ren’s medical care</w:t>
      </w:r>
    </w:p>
    <w:p w14:paraId="189CB968" w14:textId="77777777" w:rsidR="002726AC" w:rsidRDefault="002726AC" w:rsidP="002726AC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Setting up regular childcare</w:t>
      </w:r>
    </w:p>
    <w:p w14:paraId="4F81774A" w14:textId="77777777" w:rsidR="002726AC" w:rsidRDefault="002726AC" w:rsidP="002726AC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Transporting your child/ren to childcare</w:t>
      </w:r>
    </w:p>
    <w:p w14:paraId="34CA27AD" w14:textId="77777777" w:rsidR="002726AC" w:rsidRDefault="002726AC" w:rsidP="002726AC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Taking your child/ren to birthday parties</w:t>
      </w:r>
    </w:p>
    <w:p w14:paraId="4A60F0DD" w14:textId="77777777" w:rsidR="002726AC" w:rsidRDefault="002726AC" w:rsidP="002726AC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Reminding child/ren about scheduled activities (e.g., school field day)</w:t>
      </w:r>
    </w:p>
    <w:p w14:paraId="04052009" w14:textId="77777777" w:rsidR="002726AC" w:rsidRDefault="002726AC" w:rsidP="002726AC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Getting your child/ren ready for special event days (e.g., preparing costumes)</w:t>
      </w:r>
    </w:p>
    <w:p w14:paraId="53AAB343" w14:textId="77777777" w:rsidR="002726AC" w:rsidRDefault="002726AC" w:rsidP="002726AC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Filling out school or extracurricular related forms</w:t>
      </w:r>
    </w:p>
    <w:p w14:paraId="56AC01CE" w14:textId="77777777" w:rsidR="002726AC" w:rsidRDefault="002726AC" w:rsidP="002726AC">
      <w:pPr>
        <w:rPr>
          <w:rFonts w:ascii="Times New Roman" w:hAnsi="Times New Roman" w:cs="Times New Roman"/>
          <w:i/>
          <w:iCs/>
        </w:rPr>
      </w:pPr>
    </w:p>
    <w:p w14:paraId="1FCE2E54" w14:textId="77777777" w:rsidR="002726AC" w:rsidRDefault="002726AC" w:rsidP="002726A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ntacting people</w:t>
      </w:r>
    </w:p>
    <w:p w14:paraId="43D414F9" w14:textId="77777777" w:rsidR="002726AC" w:rsidRDefault="002726AC" w:rsidP="002726AC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Schools</w:t>
      </w:r>
    </w:p>
    <w:p w14:paraId="3A3560BC" w14:textId="77777777" w:rsidR="002726AC" w:rsidRDefault="002726AC" w:rsidP="002726AC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Banks</w:t>
      </w:r>
    </w:p>
    <w:p w14:paraId="2CCCE2B1" w14:textId="77777777" w:rsidR="002726AC" w:rsidRDefault="002726AC" w:rsidP="002726AC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t>Billing companies (e.g., water, gas/electricity, water, internet)</w:t>
      </w:r>
    </w:p>
    <w:p w14:paraId="4B216456" w14:textId="77777777" w:rsidR="002726AC" w:rsidRDefault="002726AC" w:rsidP="002726AC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</w:rPr>
        <w:lastRenderedPageBreak/>
        <w:t>Governmental agencies (e.g., access to benefits, immigration logistics)</w:t>
      </w:r>
    </w:p>
    <w:p w14:paraId="5B130E62" w14:textId="77777777" w:rsidR="002726AC" w:rsidRDefault="002726AC" w:rsidP="002726AC">
      <w:pPr>
        <w:rPr>
          <w:rFonts w:ascii="Times New Roman" w:hAnsi="Times New Roman" w:cs="Times New Roman"/>
        </w:rPr>
      </w:pPr>
    </w:p>
    <w:p w14:paraId="5D8C993E" w14:textId="77777777" w:rsidR="00BF6D62" w:rsidRDefault="00BF6D62"/>
    <w:sectPr w:rsidR="00BF6D62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A54827"/>
    <w:multiLevelType w:val="hybridMultilevel"/>
    <w:tmpl w:val="0FFA5F0E"/>
    <w:lvl w:ilvl="0" w:tplc="FFFFFFFF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lowerLetter"/>
      <w:lvlText w:val="%5."/>
      <w:lvlJc w:val="left"/>
      <w:pPr>
        <w:ind w:left="3600" w:hanging="360"/>
      </w:pPr>
    </w:lvl>
    <w:lvl w:ilvl="5" w:tplc="FFFFFFFF">
      <w:start w:val="1"/>
      <w:numFmt w:val="lowerRoman"/>
      <w:lvlText w:val="%6."/>
      <w:lvlJc w:val="right"/>
      <w:pPr>
        <w:ind w:left="4320" w:hanging="180"/>
      </w:pPr>
    </w:lvl>
    <w:lvl w:ilvl="6" w:tplc="FFFFFFFF">
      <w:start w:val="1"/>
      <w:numFmt w:val="decimal"/>
      <w:lvlText w:val="%7."/>
      <w:lvlJc w:val="left"/>
      <w:pPr>
        <w:ind w:left="5040" w:hanging="360"/>
      </w:pPr>
    </w:lvl>
    <w:lvl w:ilvl="7" w:tplc="FFFFFFFF">
      <w:start w:val="1"/>
      <w:numFmt w:val="lowerLetter"/>
      <w:lvlText w:val="%8."/>
      <w:lvlJc w:val="left"/>
      <w:pPr>
        <w:ind w:left="5760" w:hanging="360"/>
      </w:pPr>
    </w:lvl>
    <w:lvl w:ilvl="8" w:tplc="FFFFFFFF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B225C1"/>
    <w:multiLevelType w:val="hybridMultilevel"/>
    <w:tmpl w:val="ACB072DE"/>
    <w:lvl w:ilvl="0" w:tplc="0409000F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4A60D03"/>
    <w:multiLevelType w:val="hybridMultilevel"/>
    <w:tmpl w:val="C2248D3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Times New Roman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Times New Roman" w:hint="default"/>
      </w:rPr>
    </w:lvl>
    <w:lvl w:ilvl="5" w:tplc="0409000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Times New Roman" w:hint="default"/>
      </w:rPr>
    </w:lvl>
    <w:lvl w:ilvl="8" w:tplc="0409000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0E9B0BA8"/>
    <w:multiLevelType w:val="hybridMultilevel"/>
    <w:tmpl w:val="E17E351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Times New Roman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Times New Roman" w:hint="default"/>
      </w:rPr>
    </w:lvl>
    <w:lvl w:ilvl="5" w:tplc="0409000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Times New Roman" w:hint="default"/>
      </w:rPr>
    </w:lvl>
    <w:lvl w:ilvl="8" w:tplc="0409000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35AF40E5"/>
    <w:multiLevelType w:val="hybridMultilevel"/>
    <w:tmpl w:val="BA84F2E2"/>
    <w:lvl w:ilvl="0" w:tplc="FFFFFFFF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lowerLetter"/>
      <w:lvlText w:val="%5."/>
      <w:lvlJc w:val="left"/>
      <w:pPr>
        <w:ind w:left="3600" w:hanging="360"/>
      </w:pPr>
    </w:lvl>
    <w:lvl w:ilvl="5" w:tplc="FFFFFFFF">
      <w:start w:val="1"/>
      <w:numFmt w:val="lowerRoman"/>
      <w:lvlText w:val="%6."/>
      <w:lvlJc w:val="right"/>
      <w:pPr>
        <w:ind w:left="4320" w:hanging="180"/>
      </w:pPr>
    </w:lvl>
    <w:lvl w:ilvl="6" w:tplc="FFFFFFFF">
      <w:start w:val="1"/>
      <w:numFmt w:val="decimal"/>
      <w:lvlText w:val="%7."/>
      <w:lvlJc w:val="left"/>
      <w:pPr>
        <w:ind w:left="5040" w:hanging="360"/>
      </w:pPr>
    </w:lvl>
    <w:lvl w:ilvl="7" w:tplc="FFFFFFFF">
      <w:start w:val="1"/>
      <w:numFmt w:val="lowerLetter"/>
      <w:lvlText w:val="%8."/>
      <w:lvlJc w:val="left"/>
      <w:pPr>
        <w:ind w:left="5760" w:hanging="360"/>
      </w:pPr>
    </w:lvl>
    <w:lvl w:ilvl="8" w:tplc="FFFFFFFF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44B7E70"/>
    <w:multiLevelType w:val="hybridMultilevel"/>
    <w:tmpl w:val="8CAC0AE0"/>
    <w:lvl w:ilvl="0" w:tplc="FFFFFFFF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lowerLetter"/>
      <w:lvlText w:val="%5."/>
      <w:lvlJc w:val="left"/>
      <w:pPr>
        <w:ind w:left="3600" w:hanging="360"/>
      </w:pPr>
    </w:lvl>
    <w:lvl w:ilvl="5" w:tplc="FFFFFFFF">
      <w:start w:val="1"/>
      <w:numFmt w:val="lowerRoman"/>
      <w:lvlText w:val="%6."/>
      <w:lvlJc w:val="right"/>
      <w:pPr>
        <w:ind w:left="4320" w:hanging="180"/>
      </w:pPr>
    </w:lvl>
    <w:lvl w:ilvl="6" w:tplc="FFFFFFFF">
      <w:start w:val="1"/>
      <w:numFmt w:val="decimal"/>
      <w:lvlText w:val="%7."/>
      <w:lvlJc w:val="left"/>
      <w:pPr>
        <w:ind w:left="5040" w:hanging="360"/>
      </w:pPr>
    </w:lvl>
    <w:lvl w:ilvl="7" w:tplc="FFFFFFFF">
      <w:start w:val="1"/>
      <w:numFmt w:val="lowerLetter"/>
      <w:lvlText w:val="%8."/>
      <w:lvlJc w:val="left"/>
      <w:pPr>
        <w:ind w:left="5760" w:hanging="360"/>
      </w:pPr>
    </w:lvl>
    <w:lvl w:ilvl="8" w:tplc="FFFFFFFF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AF63610"/>
    <w:multiLevelType w:val="hybridMultilevel"/>
    <w:tmpl w:val="64B4D14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Times New Roman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Times New Roman" w:hint="default"/>
      </w:rPr>
    </w:lvl>
    <w:lvl w:ilvl="5" w:tplc="0409000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Times New Roman" w:hint="default"/>
      </w:rPr>
    </w:lvl>
    <w:lvl w:ilvl="8" w:tplc="0409000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 w16cid:durableId="1959559070">
    <w:abstractNumId w:val="1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 w16cid:durableId="13844244">
    <w:abstractNumId w:val="4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873033450">
    <w:abstractNumId w:val="0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00953774">
    <w:abstractNumId w:val="5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251665995">
    <w:abstractNumId w:val="2"/>
  </w:num>
  <w:num w:numId="6" w16cid:durableId="1704133208">
    <w:abstractNumId w:val="3"/>
  </w:num>
  <w:num w:numId="7" w16cid:durableId="362948634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726AC"/>
    <w:rsid w:val="000C3365"/>
    <w:rsid w:val="00266021"/>
    <w:rsid w:val="002726AC"/>
    <w:rsid w:val="002F42EF"/>
    <w:rsid w:val="00415625"/>
    <w:rsid w:val="00BF6D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6F02741"/>
  <w15:chartTrackingRefBased/>
  <w15:docId w15:val="{56AF323A-F703-4C3C-B1F6-E7F23CB2FD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726AC"/>
    <w:pPr>
      <w:spacing w:after="0" w:line="240" w:lineRule="auto"/>
    </w:pPr>
    <w:rPr>
      <w:kern w:val="2"/>
      <w:sz w:val="24"/>
      <w:szCs w:val="24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726AC"/>
    <w:pPr>
      <w:ind w:left="720"/>
      <w:contextualSpacing/>
    </w:pPr>
  </w:style>
  <w:style w:type="paragraph" w:styleId="CommentText">
    <w:name w:val="annotation text"/>
    <w:basedOn w:val="Normal"/>
    <w:link w:val="CommentTextChar"/>
    <w:uiPriority w:val="99"/>
    <w:semiHidden/>
    <w:unhideWhenUsed/>
    <w:rsid w:val="002726A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726AC"/>
    <w:rPr>
      <w:kern w:val="2"/>
      <w:sz w:val="20"/>
      <w:szCs w:val="20"/>
      <w14:ligatures w14:val="standardContextual"/>
    </w:rPr>
  </w:style>
  <w:style w:type="paragraph" w:styleId="Bibliography">
    <w:name w:val="Bibliography"/>
    <w:basedOn w:val="Normal"/>
    <w:next w:val="Normal"/>
    <w:uiPriority w:val="37"/>
    <w:semiHidden/>
    <w:unhideWhenUsed/>
    <w:rsid w:val="002726AC"/>
  </w:style>
  <w:style w:type="character" w:styleId="CommentReference">
    <w:name w:val="annotation reference"/>
    <w:basedOn w:val="DefaultParagraphFont"/>
    <w:uiPriority w:val="99"/>
    <w:semiHidden/>
    <w:unhideWhenUsed/>
    <w:rsid w:val="002726AC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29036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6572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92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112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419</Words>
  <Characters>2669</Characters>
  <Application>Microsoft Office Word</Application>
  <DocSecurity>0</DocSecurity>
  <Lines>91</Lines>
  <Paragraphs>72</Paragraphs>
  <ScaleCrop>false</ScaleCrop>
  <Company/>
  <LinksUpToDate>false</LinksUpToDate>
  <CharactersWithSpaces>30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n Anders</dc:creator>
  <cp:keywords/>
  <dc:description/>
  <cp:lastModifiedBy>Sari van Anders</cp:lastModifiedBy>
  <cp:revision>4</cp:revision>
  <dcterms:created xsi:type="dcterms:W3CDTF">2025-10-02T16:19:00Z</dcterms:created>
  <dcterms:modified xsi:type="dcterms:W3CDTF">2025-10-02T16:20:00Z</dcterms:modified>
</cp:coreProperties>
</file>